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rsidP="007552E1">
      <w:pPr>
        <w:spacing w:line="240" w:lineRule="auto"/>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w:t>
      </w:r>
      <w:proofErr w:type="spellStart"/>
      <w:r w:rsidR="002642BE">
        <w:t>dikdiks</w:t>
      </w:r>
      <w:proofErr w:type="spellEnd"/>
      <w:r w:rsidR="002642BE" w:rsidRPr="007C2A70">
        <w:t xml:space="preserve"> (</w:t>
      </w:r>
      <w:proofErr w:type="spellStart"/>
      <w:r w:rsidR="002642BE" w:rsidRPr="007C2A70">
        <w:rPr>
          <w:i/>
          <w:iCs/>
        </w:rPr>
        <w:t>Madoqua</w:t>
      </w:r>
      <w:proofErr w:type="spellEnd"/>
      <w:r w:rsidR="002642BE" w:rsidRPr="007C2A70">
        <w:rPr>
          <w:i/>
          <w:iCs/>
        </w:rPr>
        <w:t xml:space="preserve">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3A17C73C"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0E55A61D" w:rsidR="00741D5D" w:rsidRDefault="00CA1BB8" w:rsidP="007C2A70">
      <w:r>
        <w:t>I</w:t>
      </w:r>
      <w:r w:rsidR="00EC0DAE" w:rsidRPr="007C2A70">
        <w:t>ndividual behaviour</w:t>
      </w:r>
      <w:r>
        <w:t>al shifts</w:t>
      </w:r>
      <w:r w:rsidR="00EC0DAE" w:rsidRPr="007C2A70">
        <w:t xml:space="preserve"> can drive climate impacts on species interactions. For example, rising ambient temperatures may 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 </w:instrText>
      </w:r>
      <w:r w:rsidR="00EC0DAE"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F6C4FE8"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favour (1) endothermic prey that are smaller than their endothermic predators; and (2) endothermic predators that are smaller than </w:t>
      </w:r>
      <w:r w:rsidR="00EC0DAE" w:rsidRPr="007C2A70">
        <w:lastRenderedPageBreak/>
        <w:t xml:space="preserve">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5487C837" w:rsidR="00EC0DAE" w:rsidRPr="007C2A70" w:rsidRDefault="000E6B71">
      <w:r>
        <w:t xml:space="preserve">Using a </w:t>
      </w:r>
      <w:r w:rsidR="0083426E">
        <w:t>three</w:t>
      </w:r>
      <w:r>
        <w:t>-species predator 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09425C70"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lastRenderedPageBreak/>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51E0F068"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3D7396B4" w:rsidR="00EC0DAE" w:rsidRPr="007C2A70" w:rsidRDefault="00EC0DAE" w:rsidP="007C2A70">
      <w:r w:rsidRPr="007C2A70">
        <w:lastRenderedPageBreak/>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 xml:space="preserve">(Savannah Tracking Ltd, Nairobi, </w:t>
      </w:r>
      <w:r w:rsidRPr="00F245E9">
        <w:lastRenderedPageBreak/>
        <w:t>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518AEEDE" w:rsidR="00EC0DAE" w:rsidRDefault="00EC0DAE" w:rsidP="007C2A70">
      <w:r>
        <w:t xml:space="preserve">We </w:t>
      </w:r>
      <w:r w:rsidR="00CA1BB8">
        <w:t>used</w:t>
      </w:r>
      <w:r>
        <w:t xml:space="preserve">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pups in a den, recognisable from the movement path which shows a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59FAA81E"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for each 5-</w:t>
      </w:r>
      <w:r>
        <w:lastRenderedPageBreak/>
        <w:t xml:space="preserve">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7B8C893E"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356A788" w:rsidR="00EC0DAE" w:rsidRDefault="00EC0DAE" w:rsidP="007C2A70">
      <w:r>
        <w:t xml:space="preserve">We analysed habitat use from a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w:t>
      </w:r>
      <w:r>
        <w:lastRenderedPageBreak/>
        <w:t xml:space="preserve">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w:t>
      </w:r>
      <w:r w:rsidR="0094417B">
        <w:t xml:space="preserve">bouts </w:t>
      </w:r>
      <w:r>
        <w:t xml:space="preserve">occurred during midday (accounting for 2% of daily activity), so these were not subjected to statistical analyses. For each outcome variable, we </w:t>
      </w:r>
      <w:r>
        <w:lastRenderedPageBreak/>
        <w:t>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AA20D04" w:rsidR="00EC0DAE" w:rsidRDefault="00EC0DAE" w:rsidP="007C2A70">
      <w:r>
        <w:t>In the nocturnal prey-switching scenario (Scenario 2), we predicted that impala would use glades more at night and that wild dogs would therefore preferentially target glades at night. To test the first hypothesis, we calculated the proportion of each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lastRenderedPageBreak/>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278C016" w:rsidR="00EC0DAE" w:rsidRPr="007C2A70" w:rsidRDefault="00EC0DAE" w:rsidP="007C2A70">
      <w:r>
        <w:rPr>
          <w:rFonts w:ascii="Cambria" w:hAnsi="Cambria"/>
        </w:rPr>
        <w:lastRenderedPageBreak/>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63A13CB3"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lastRenderedPageBreak/>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1614027D"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4524F8">
        <w:t>1c</w:t>
      </w:r>
      <w:r w:rsidR="009726C1">
        <w:t>)</w:t>
      </w:r>
      <w:r w:rsidRPr="007C2A70">
        <w:t xml:space="preserve">, although there was no such pattern for </w:t>
      </w:r>
      <w:proofErr w:type="spellStart"/>
      <w:r w:rsidR="0001182F">
        <w:t>dikdik</w:t>
      </w:r>
      <w:proofErr w:type="spellEnd"/>
      <w:r w:rsidRPr="007C2A70">
        <w:t xml:space="preserve"> (Table 4</w:t>
      </w:r>
      <w:r w:rsidR="004524F8">
        <w:t>, Figure 1c</w:t>
      </w:r>
      <w:r w:rsidRPr="007C2A70">
        <w:t>). In contrast with predictions under Scenario 2,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18B483DE"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w:t>
      </w:r>
      <w:r>
        <w:lastRenderedPageBreak/>
        <w:t>but not the other three scenarios, wild dog scats were less likely to contain impala remains when temperatures had been higher during the previous seven days (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AF9A847"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74504EEA" w:rsidR="00EC0DAE" w:rsidRDefault="00EC0DAE" w:rsidP="007C2A70">
      <w:r>
        <w:tab/>
        <w:t>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t>), there was no evidence that 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rsidR="00CA1BB8">
        <w:t xml:space="preserve">, Figure </w:t>
      </w:r>
      <w:r w:rsidR="00CA1BB8">
        <w:lastRenderedPageBreak/>
        <w:t>1e</w:t>
      </w:r>
      <w:r w:rsidR="00CA2D5D">
        <w:t>)</w:t>
      </w:r>
      <w:r>
        <w:t>. Hence, Scenario 2 did not generate the predicted consequences for either predator behaviour or predation risk.</w:t>
      </w:r>
    </w:p>
    <w:p w14:paraId="00AAB853" w14:textId="4B319E9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3F7C38BB"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w:t>
      </w:r>
      <w:r>
        <w:lastRenderedPageBreak/>
        <w:t xml:space="preserve">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w:t>
      </w:r>
      <w:r>
        <w:lastRenderedPageBreak/>
        <w:t xml:space="preserve">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w:t>
      </w:r>
      <w:r>
        <w:lastRenderedPageBreak/>
        <w:t xml:space="preserve">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187264">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cols w:space="708"/>
          <w:titlePg/>
          <w:docGrid w:linePitch="360"/>
        </w:sectPr>
      </w:pPr>
      <w:r>
        <w:rPr>
          <w:rFonts w:ascii="Cambria" w:hAnsi="Cambria"/>
        </w:rPr>
        <w:br w:type="page"/>
      </w:r>
    </w:p>
    <w:tbl>
      <w:tblPr>
        <w:tblpPr w:leftFromText="181" w:rightFromText="181" w:vertAnchor="text" w:horzAnchor="margin" w:tblpY="-55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8F3BF1" w:rsidRPr="008A289A" w14:paraId="47219806" w14:textId="77777777" w:rsidTr="008F3BF1">
        <w:trPr>
          <w:trHeight w:val="276"/>
        </w:trPr>
        <w:tc>
          <w:tcPr>
            <w:tcW w:w="14134" w:type="dxa"/>
            <w:gridSpan w:val="6"/>
            <w:tcBorders>
              <w:top w:val="single" w:sz="18" w:space="0" w:color="auto"/>
            </w:tcBorders>
            <w:tcMar>
              <w:top w:w="100" w:type="dxa"/>
              <w:left w:w="100" w:type="dxa"/>
              <w:bottom w:w="100" w:type="dxa"/>
              <w:right w:w="100" w:type="dxa"/>
            </w:tcMar>
          </w:tcPr>
          <w:p w14:paraId="3718A29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lastRenderedPageBreak/>
              <w:t>Table 1: Scenarios and the related predicted changes at high ambient temperatures.</w:t>
            </w:r>
          </w:p>
        </w:tc>
      </w:tr>
      <w:tr w:rsidR="008F3BF1" w:rsidRPr="008A289A" w14:paraId="01C36945" w14:textId="77777777" w:rsidTr="008F3BF1">
        <w:trPr>
          <w:trHeight w:val="326"/>
        </w:trPr>
        <w:tc>
          <w:tcPr>
            <w:tcW w:w="1518" w:type="dxa"/>
            <w:vMerge w:val="restart"/>
            <w:tcBorders>
              <w:top w:val="single" w:sz="18" w:space="0" w:color="auto"/>
            </w:tcBorders>
            <w:tcMar>
              <w:top w:w="100" w:type="dxa"/>
              <w:left w:w="100" w:type="dxa"/>
              <w:bottom w:w="100" w:type="dxa"/>
              <w:right w:w="100" w:type="dxa"/>
            </w:tcMar>
            <w:hideMark/>
          </w:tcPr>
          <w:p w14:paraId="6ED207FA"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0A88EDF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21D1496"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70AB96C1"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change in predation rate</w:t>
            </w:r>
          </w:p>
        </w:tc>
      </w:tr>
      <w:tr w:rsidR="008F3BF1" w:rsidRPr="00FF5C01" w14:paraId="41627690" w14:textId="77777777" w:rsidTr="008F3BF1">
        <w:trPr>
          <w:trHeight w:val="255"/>
        </w:trPr>
        <w:tc>
          <w:tcPr>
            <w:tcW w:w="1518" w:type="dxa"/>
            <w:vMerge/>
            <w:tcBorders>
              <w:bottom w:val="single" w:sz="18" w:space="0" w:color="auto"/>
            </w:tcBorders>
            <w:hideMark/>
          </w:tcPr>
          <w:p w14:paraId="40AA38FC" w14:textId="77777777" w:rsidR="008F3BF1" w:rsidRPr="00FF5C01" w:rsidRDefault="008F3BF1" w:rsidP="008F3BF1">
            <w:pPr>
              <w:pStyle w:val="NoSpacing"/>
              <w:rPr>
                <w:rFonts w:ascii="Cambria" w:hAnsi="Cambria"/>
                <w:sz w:val="24"/>
                <w:szCs w:val="24"/>
              </w:rPr>
            </w:pPr>
          </w:p>
        </w:tc>
        <w:tc>
          <w:tcPr>
            <w:tcW w:w="2715" w:type="dxa"/>
            <w:vMerge/>
            <w:tcBorders>
              <w:bottom w:val="single" w:sz="18" w:space="0" w:color="auto"/>
            </w:tcBorders>
            <w:hideMark/>
          </w:tcPr>
          <w:p w14:paraId="5D58E8E0" w14:textId="77777777" w:rsidR="008F3BF1" w:rsidRPr="00FF5C01" w:rsidRDefault="008F3BF1" w:rsidP="008F3BF1">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6EAB53D"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6537B329"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4E1091B"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68272926" w14:textId="77777777" w:rsidR="008F3BF1" w:rsidRPr="00FF5C01" w:rsidRDefault="008F3BF1" w:rsidP="008F3BF1">
            <w:pPr>
              <w:pStyle w:val="NoSpacing"/>
              <w:rPr>
                <w:rFonts w:ascii="Cambria" w:hAnsi="Cambria"/>
                <w:sz w:val="24"/>
                <w:szCs w:val="24"/>
              </w:rPr>
            </w:pPr>
          </w:p>
        </w:tc>
      </w:tr>
      <w:tr w:rsidR="008F3BF1" w:rsidRPr="00FF5C01" w14:paraId="54645A75" w14:textId="77777777" w:rsidTr="008F3BF1">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96B5165"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1E7CCA"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DA616D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less time spent hunting during daytime</w:t>
            </w:r>
          </w:p>
          <w:p w14:paraId="07C71E8F" w14:textId="77777777" w:rsidR="008F3BF1" w:rsidRPr="00FF5C01" w:rsidRDefault="008F3BF1" w:rsidP="008F3BF1">
            <w:pPr>
              <w:pStyle w:val="NoSpacing"/>
              <w:rPr>
                <w:rFonts w:ascii="Cambria" w:hAnsi="Cambria"/>
                <w:sz w:val="20"/>
                <w:szCs w:val="20"/>
              </w:rPr>
            </w:pPr>
          </w:p>
          <w:p w14:paraId="7CEC0F5D" w14:textId="77777777" w:rsidR="008F3BF1" w:rsidRPr="00FF5C01" w:rsidRDefault="008F3BF1" w:rsidP="008F3BF1">
            <w:pPr>
              <w:pStyle w:val="NoSpacing"/>
              <w:rPr>
                <w:rFonts w:ascii="Cambria" w:hAnsi="Cambria"/>
                <w:sz w:val="20"/>
                <w:szCs w:val="20"/>
              </w:rPr>
            </w:pPr>
          </w:p>
          <w:p w14:paraId="0716649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011CB2DF"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506BE39" w14:textId="77777777" w:rsidR="008F3BF1" w:rsidRPr="00FF5C01" w:rsidRDefault="008F3BF1" w:rsidP="008F3BF1">
            <w:pPr>
              <w:pStyle w:val="NoSpacing"/>
              <w:rPr>
                <w:rFonts w:ascii="Cambria" w:hAnsi="Cambria"/>
                <w:color w:val="808080" w:themeColor="background1" w:themeShade="80"/>
                <w:sz w:val="20"/>
                <w:szCs w:val="20"/>
              </w:rPr>
            </w:pPr>
          </w:p>
          <w:p w14:paraId="2EBC66CD" w14:textId="77777777" w:rsidR="008F3BF1" w:rsidRPr="00FF5C01" w:rsidRDefault="008F3BF1" w:rsidP="008F3BF1">
            <w:pPr>
              <w:pStyle w:val="NoSpacing"/>
              <w:rPr>
                <w:rFonts w:ascii="Cambria" w:hAnsi="Cambria"/>
                <w:color w:val="808080" w:themeColor="background1" w:themeShade="80"/>
                <w:sz w:val="20"/>
                <w:szCs w:val="20"/>
              </w:rPr>
            </w:pPr>
          </w:p>
          <w:p w14:paraId="0CC0A077" w14:textId="77777777" w:rsidR="008F3BF1" w:rsidRPr="00FF5C01" w:rsidRDefault="008F3BF1" w:rsidP="008F3BF1">
            <w:pPr>
              <w:pStyle w:val="NoSpacing"/>
              <w:rPr>
                <w:rFonts w:ascii="Cambria" w:hAnsi="Cambria"/>
                <w:color w:val="808080" w:themeColor="background1" w:themeShade="80"/>
                <w:sz w:val="20"/>
                <w:szCs w:val="20"/>
              </w:rPr>
            </w:pPr>
          </w:p>
          <w:p w14:paraId="54D8AE7A" w14:textId="77777777" w:rsidR="008F3BF1" w:rsidRPr="00FF5C01" w:rsidRDefault="008F3BF1" w:rsidP="008F3BF1">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7AA4F7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BB77D91" w14:textId="77777777" w:rsidR="008F3BF1" w:rsidRPr="00FF5C01" w:rsidRDefault="008F3BF1" w:rsidP="008F3BF1">
            <w:pPr>
              <w:pStyle w:val="NoSpacing"/>
              <w:rPr>
                <w:rFonts w:ascii="Cambria" w:hAnsi="Cambria"/>
                <w:color w:val="808080" w:themeColor="background1" w:themeShade="80"/>
                <w:sz w:val="20"/>
                <w:szCs w:val="20"/>
              </w:rPr>
            </w:pPr>
          </w:p>
          <w:p w14:paraId="49590EC0" w14:textId="77777777" w:rsidR="008F3BF1" w:rsidRPr="00FF5C01" w:rsidRDefault="008F3BF1" w:rsidP="008F3BF1">
            <w:pPr>
              <w:pStyle w:val="NoSpacing"/>
              <w:rPr>
                <w:rFonts w:ascii="Cambria" w:hAnsi="Cambria"/>
                <w:color w:val="808080" w:themeColor="background1" w:themeShade="80"/>
                <w:sz w:val="20"/>
                <w:szCs w:val="20"/>
              </w:rPr>
            </w:pPr>
          </w:p>
          <w:p w14:paraId="7897A4F4" w14:textId="77777777" w:rsidR="008F3BF1" w:rsidRPr="00FF5C01" w:rsidRDefault="008F3BF1" w:rsidP="008F3BF1">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CA0103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dikdik&gt;impala</w:t>
            </w:r>
          </w:p>
          <w:p w14:paraId="539BC7B4" w14:textId="77777777" w:rsidR="008F3BF1" w:rsidRPr="00FF5C01" w:rsidRDefault="008F3BF1" w:rsidP="008F3BF1">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A49329D" w14:textId="77777777" w:rsidR="008F3BF1" w:rsidRPr="00FF5C01" w:rsidRDefault="008F3BF1" w:rsidP="008F3BF1">
            <w:pPr>
              <w:pStyle w:val="NoSpacing"/>
              <w:rPr>
                <w:rFonts w:ascii="Cambria" w:hAnsi="Cambria"/>
                <w:sz w:val="20"/>
                <w:szCs w:val="20"/>
              </w:rPr>
            </w:pPr>
          </w:p>
          <w:p w14:paraId="05276BEF"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r>
      <w:tr w:rsidR="008F3BF1" w:rsidRPr="00FF5C01" w14:paraId="1062AA65" w14:textId="77777777" w:rsidTr="008F3BF1">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28EF21E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78F48E3B"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015C2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foraging at night</w:t>
            </w:r>
          </w:p>
          <w:p w14:paraId="243A162C" w14:textId="77777777" w:rsidR="008F3BF1" w:rsidRPr="00FF5C01" w:rsidRDefault="008F3BF1" w:rsidP="008F3BF1">
            <w:pPr>
              <w:pStyle w:val="NoSpacing"/>
              <w:rPr>
                <w:rFonts w:ascii="Cambria" w:hAnsi="Cambria"/>
                <w:sz w:val="20"/>
                <w:szCs w:val="20"/>
              </w:rPr>
            </w:pPr>
          </w:p>
          <w:p w14:paraId="63715812"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E4C8C53"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B00134" w14:textId="77777777" w:rsidR="008F3BF1" w:rsidRPr="00FF5C01" w:rsidRDefault="008F3BF1" w:rsidP="008F3BF1">
            <w:pPr>
              <w:pStyle w:val="NoSpacing"/>
              <w:rPr>
                <w:rFonts w:ascii="Cambria" w:hAnsi="Cambria"/>
                <w:color w:val="767171" w:themeColor="background2" w:themeShade="80"/>
                <w:sz w:val="20"/>
                <w:szCs w:val="20"/>
              </w:rPr>
            </w:pPr>
          </w:p>
          <w:p w14:paraId="602AF271"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6AA3CEFC"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489601" w14:textId="77777777" w:rsidR="008F3BF1" w:rsidRPr="00FF5C01" w:rsidRDefault="008F3BF1" w:rsidP="008F3BF1">
            <w:pPr>
              <w:pStyle w:val="NoSpacing"/>
              <w:rPr>
                <w:rFonts w:ascii="Cambria" w:hAnsi="Cambria"/>
                <w:color w:val="767171" w:themeColor="background2" w:themeShade="80"/>
                <w:sz w:val="20"/>
                <w:szCs w:val="20"/>
              </w:rPr>
            </w:pPr>
          </w:p>
          <w:p w14:paraId="60AF72E3"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45D75617"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10E9236"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570C03FF" w14:textId="77777777" w:rsidR="008F3BF1" w:rsidRPr="00FF5C01" w:rsidRDefault="008F3BF1" w:rsidP="008F3BF1">
            <w:pPr>
              <w:pStyle w:val="NoSpacing"/>
              <w:rPr>
                <w:rFonts w:ascii="Cambria" w:hAnsi="Cambria"/>
                <w:sz w:val="20"/>
                <w:szCs w:val="20"/>
              </w:rPr>
            </w:pPr>
          </w:p>
          <w:p w14:paraId="03023A83" w14:textId="77777777" w:rsidR="008F3BF1" w:rsidRPr="00FF5C01" w:rsidRDefault="008F3BF1" w:rsidP="008F3BF1">
            <w:pPr>
              <w:pStyle w:val="NoSpacing"/>
              <w:rPr>
                <w:rFonts w:ascii="Cambria" w:hAnsi="Cambria"/>
                <w:b/>
                <w:sz w:val="20"/>
                <w:szCs w:val="20"/>
              </w:rPr>
            </w:pPr>
          </w:p>
          <w:p w14:paraId="078B6426" w14:textId="77777777" w:rsidR="008F3BF1" w:rsidRPr="00FF5C01" w:rsidRDefault="008F3BF1" w:rsidP="008F3BF1">
            <w:pPr>
              <w:pStyle w:val="NoSpacing"/>
              <w:rPr>
                <w:rFonts w:ascii="Cambria" w:hAnsi="Cambria"/>
                <w:b/>
                <w:sz w:val="20"/>
                <w:szCs w:val="20"/>
              </w:rPr>
            </w:pPr>
          </w:p>
          <w:p w14:paraId="098DADE6" w14:textId="77777777" w:rsidR="008F3BF1" w:rsidRPr="00FF5C01" w:rsidRDefault="008F3BF1" w:rsidP="008F3BF1">
            <w:pPr>
              <w:pStyle w:val="NoSpacing"/>
              <w:rPr>
                <w:rFonts w:ascii="Cambria" w:hAnsi="Cambria"/>
                <w:b/>
                <w:sz w:val="20"/>
                <w:szCs w:val="20"/>
              </w:rPr>
            </w:pPr>
          </w:p>
          <w:p w14:paraId="1B54FB7B" w14:textId="77777777" w:rsidR="008F3BF1" w:rsidRPr="00FF5C01" w:rsidRDefault="008F3BF1" w:rsidP="008F3BF1">
            <w:pPr>
              <w:pStyle w:val="NoSpacing"/>
              <w:rPr>
                <w:rFonts w:ascii="Cambria" w:hAnsi="Cambria"/>
                <w:b/>
                <w:sz w:val="20"/>
                <w:szCs w:val="20"/>
              </w:rPr>
            </w:pPr>
          </w:p>
          <w:p w14:paraId="26406B57"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2CDB7B84" w14:textId="77777777" w:rsidTr="008F3BF1">
        <w:trPr>
          <w:trHeight w:val="763"/>
        </w:trPr>
        <w:tc>
          <w:tcPr>
            <w:tcW w:w="1518" w:type="dxa"/>
            <w:vMerge/>
            <w:tcBorders>
              <w:top w:val="nil"/>
              <w:bottom w:val="single" w:sz="4" w:space="0" w:color="auto"/>
            </w:tcBorders>
            <w:tcMar>
              <w:top w:w="100" w:type="dxa"/>
              <w:left w:w="100" w:type="dxa"/>
              <w:bottom w:w="100" w:type="dxa"/>
              <w:right w:w="100" w:type="dxa"/>
            </w:tcMar>
          </w:tcPr>
          <w:p w14:paraId="342FAA9A" w14:textId="77777777" w:rsidR="008F3BF1" w:rsidRPr="00FF5C01" w:rsidRDefault="008F3BF1" w:rsidP="008F3BF1">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23B09B7B" w14:textId="77777777" w:rsidR="008F3BF1" w:rsidRPr="00FF5C01" w:rsidRDefault="008F3BF1" w:rsidP="008F3BF1">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494986B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ncreased use of glades </w:t>
            </w:r>
          </w:p>
          <w:p w14:paraId="24C2DE53" w14:textId="77777777" w:rsidR="008F3BF1" w:rsidRPr="00FF5C01" w:rsidRDefault="008F3BF1" w:rsidP="008F3BF1">
            <w:pPr>
              <w:pStyle w:val="NoSpacing"/>
              <w:rPr>
                <w:rFonts w:ascii="Cambria" w:hAnsi="Cambria"/>
                <w:sz w:val="20"/>
                <w:szCs w:val="20"/>
              </w:rPr>
            </w:pPr>
          </w:p>
          <w:p w14:paraId="62D7CB93"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0BA9B3CD"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08637A72" w14:textId="77777777" w:rsidR="008F3BF1" w:rsidRPr="00FF5C01" w:rsidRDefault="008F3BF1" w:rsidP="008F3BF1">
            <w:pPr>
              <w:pStyle w:val="NoSpacing"/>
              <w:rPr>
                <w:rFonts w:ascii="Cambria" w:hAnsi="Cambria"/>
                <w:color w:val="808080" w:themeColor="background1" w:themeShade="80"/>
                <w:sz w:val="20"/>
                <w:szCs w:val="20"/>
              </w:rPr>
            </w:pPr>
          </w:p>
          <w:p w14:paraId="6B5D19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6D9591BB"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1E04A6B3" w14:textId="77777777" w:rsidR="008F3BF1" w:rsidRPr="00FF5C01" w:rsidRDefault="008F3BF1" w:rsidP="008F3BF1">
            <w:pPr>
              <w:pStyle w:val="NoSpacing"/>
              <w:rPr>
                <w:rFonts w:ascii="Cambria" w:hAnsi="Cambria"/>
                <w:color w:val="808080" w:themeColor="background1" w:themeShade="80"/>
                <w:sz w:val="20"/>
                <w:szCs w:val="20"/>
              </w:rPr>
            </w:pPr>
          </w:p>
          <w:p w14:paraId="337BECE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43D4060" w14:textId="77777777" w:rsidR="008F3BF1" w:rsidRPr="00FF5C01" w:rsidRDefault="008F3BF1" w:rsidP="008F3BF1">
            <w:pPr>
              <w:pStyle w:val="NoSpacing"/>
              <w:rPr>
                <w:rFonts w:ascii="Cambria" w:hAnsi="Cambria"/>
                <w:sz w:val="20"/>
                <w:szCs w:val="20"/>
              </w:rPr>
            </w:pPr>
          </w:p>
        </w:tc>
      </w:tr>
      <w:tr w:rsidR="008F3BF1" w:rsidRPr="00FF5C01" w14:paraId="7D65A1BD" w14:textId="77777777" w:rsidTr="008F3BF1">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7B1E4C3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545EF54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9F5A00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3F082B1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76909D0" w14:textId="77777777" w:rsidR="008F3BF1" w:rsidRPr="00FF5C01" w:rsidRDefault="008F3BF1" w:rsidP="008F3BF1">
            <w:pPr>
              <w:pStyle w:val="NoSpacing"/>
              <w:rPr>
                <w:rFonts w:ascii="Cambria" w:hAnsi="Cambria"/>
                <w:sz w:val="20"/>
                <w:szCs w:val="20"/>
              </w:rPr>
            </w:pPr>
          </w:p>
          <w:p w14:paraId="53AA33D9" w14:textId="77777777" w:rsidR="008F3BF1" w:rsidRPr="00FF5C01" w:rsidRDefault="008F3BF1" w:rsidP="008F3BF1">
            <w:pPr>
              <w:pStyle w:val="NoSpacing"/>
              <w:rPr>
                <w:rFonts w:ascii="Cambria" w:hAnsi="Cambria"/>
                <w:sz w:val="20"/>
                <w:szCs w:val="20"/>
              </w:rPr>
            </w:pPr>
          </w:p>
          <w:p w14:paraId="4393EA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C8581A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selection for dense habitat</w:t>
            </w:r>
          </w:p>
          <w:p w14:paraId="48CBDA94" w14:textId="77777777" w:rsidR="008F3BF1" w:rsidRPr="00FF5C01" w:rsidRDefault="008F3BF1" w:rsidP="008F3BF1">
            <w:pPr>
              <w:pStyle w:val="NoSpacing"/>
              <w:rPr>
                <w:rFonts w:ascii="Cambria" w:hAnsi="Cambria"/>
                <w:sz w:val="20"/>
                <w:szCs w:val="20"/>
              </w:rPr>
            </w:pPr>
          </w:p>
          <w:p w14:paraId="4F8D43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 </w:t>
            </w:r>
          </w:p>
          <w:p w14:paraId="796BCF85"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38050DD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4EFBF00" w14:textId="77777777" w:rsidR="008F3BF1" w:rsidRPr="00FF5C01" w:rsidRDefault="008F3BF1" w:rsidP="008F3BF1">
            <w:pPr>
              <w:pStyle w:val="NoSpacing"/>
              <w:rPr>
                <w:rFonts w:ascii="Cambria" w:hAnsi="Cambria"/>
                <w:sz w:val="20"/>
                <w:szCs w:val="20"/>
              </w:rPr>
            </w:pPr>
          </w:p>
          <w:p w14:paraId="6C7F460E"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69AF65D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08E3ED5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2B13CC9D" w14:textId="77777777" w:rsidR="008F3BF1" w:rsidRPr="00FF5C01" w:rsidRDefault="008F3BF1" w:rsidP="008F3BF1">
            <w:pPr>
              <w:pStyle w:val="NoSpacing"/>
              <w:rPr>
                <w:rFonts w:ascii="Cambria" w:hAnsi="Cambria"/>
                <w:sz w:val="20"/>
                <w:szCs w:val="20"/>
              </w:rPr>
            </w:pPr>
          </w:p>
          <w:p w14:paraId="319D5F8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4EA293A7" w14:textId="77777777" w:rsidTr="008F3BF1">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3EFAD39C"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3794DC9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Chase </w:t>
            </w:r>
            <w:r>
              <w:rPr>
                <w:rFonts w:ascii="Cambria" w:hAnsi="Cambria"/>
                <w:sz w:val="20"/>
                <w:szCs w:val="20"/>
              </w:rPr>
              <w:t>overheating</w:t>
            </w:r>
          </w:p>
        </w:tc>
        <w:tc>
          <w:tcPr>
            <w:tcW w:w="2715" w:type="dxa"/>
            <w:tcBorders>
              <w:top w:val="single" w:sz="4" w:space="0" w:color="auto"/>
              <w:bottom w:val="single" w:sz="18" w:space="0" w:color="auto"/>
            </w:tcBorders>
            <w:tcMar>
              <w:top w:w="100" w:type="dxa"/>
              <w:left w:w="100" w:type="dxa"/>
              <w:bottom w:w="100" w:type="dxa"/>
              <w:right w:w="100" w:type="dxa"/>
            </w:tcMar>
            <w:hideMark/>
          </w:tcPr>
          <w:p w14:paraId="64DE78C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45CD06F2"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65904DC6" w14:textId="77777777" w:rsidR="008F3BF1" w:rsidRPr="00FF5C01" w:rsidRDefault="008F3BF1" w:rsidP="008F3BF1">
            <w:pPr>
              <w:pStyle w:val="NoSpacing"/>
              <w:rPr>
                <w:rFonts w:ascii="Cambria" w:hAnsi="Cambria"/>
                <w:color w:val="808080" w:themeColor="background1" w:themeShade="80"/>
                <w:sz w:val="20"/>
                <w:szCs w:val="20"/>
              </w:rPr>
            </w:pPr>
          </w:p>
          <w:p w14:paraId="6C04994A" w14:textId="77777777" w:rsidR="008F3BF1" w:rsidRPr="00FF5C01" w:rsidRDefault="008F3BF1" w:rsidP="008F3BF1">
            <w:pPr>
              <w:pStyle w:val="NoSpacing"/>
              <w:rPr>
                <w:rFonts w:ascii="Cambria" w:hAnsi="Cambria"/>
                <w:color w:val="808080" w:themeColor="background1" w:themeShade="80"/>
                <w:sz w:val="20"/>
                <w:szCs w:val="20"/>
              </w:rPr>
            </w:pPr>
          </w:p>
          <w:p w14:paraId="0779AF76"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24CF3D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D33853A" w14:textId="77777777" w:rsidR="008F3BF1" w:rsidRPr="00FF5C01" w:rsidRDefault="008F3BF1" w:rsidP="008F3BF1">
            <w:pPr>
              <w:pStyle w:val="NoSpacing"/>
              <w:rPr>
                <w:rFonts w:ascii="Cambria" w:hAnsi="Cambria"/>
                <w:color w:val="808080" w:themeColor="background1" w:themeShade="80"/>
                <w:sz w:val="20"/>
                <w:szCs w:val="20"/>
              </w:rPr>
            </w:pPr>
          </w:p>
          <w:p w14:paraId="7C8AE127" w14:textId="77777777" w:rsidR="008F3BF1" w:rsidRPr="00FF5C01" w:rsidRDefault="008F3BF1" w:rsidP="008F3BF1">
            <w:pPr>
              <w:pStyle w:val="NoSpacing"/>
              <w:rPr>
                <w:rFonts w:ascii="Cambria" w:hAnsi="Cambria"/>
                <w:color w:val="808080" w:themeColor="background1" w:themeShade="80"/>
                <w:sz w:val="20"/>
                <w:szCs w:val="20"/>
              </w:rPr>
            </w:pPr>
          </w:p>
          <w:p w14:paraId="76EC8243" w14:textId="77777777" w:rsidR="008F3BF1" w:rsidRPr="00FF5C01" w:rsidRDefault="008F3BF1" w:rsidP="008F3BF1">
            <w:pPr>
              <w:pStyle w:val="NoSpacing"/>
              <w:rPr>
                <w:rFonts w:ascii="Cambria" w:hAnsi="Cambria"/>
                <w:color w:val="808080" w:themeColor="background1" w:themeShade="80"/>
                <w:sz w:val="20"/>
                <w:szCs w:val="20"/>
              </w:rPr>
            </w:pPr>
          </w:p>
          <w:p w14:paraId="6A4E3029"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9A7D6B"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5CA5A9F" w14:textId="77777777" w:rsidR="008F3BF1" w:rsidRPr="00FF5C01" w:rsidRDefault="008F3BF1" w:rsidP="008F3BF1">
            <w:pPr>
              <w:pStyle w:val="NoSpacing"/>
              <w:rPr>
                <w:rFonts w:ascii="Cambria" w:hAnsi="Cambria"/>
                <w:color w:val="808080" w:themeColor="background1" w:themeShade="80"/>
                <w:sz w:val="20"/>
                <w:szCs w:val="20"/>
              </w:rPr>
            </w:pPr>
          </w:p>
          <w:p w14:paraId="7F035D0D" w14:textId="77777777" w:rsidR="008F3BF1" w:rsidRPr="00FF5C01" w:rsidRDefault="008F3BF1" w:rsidP="008F3BF1">
            <w:pPr>
              <w:pStyle w:val="NoSpacing"/>
              <w:rPr>
                <w:rFonts w:ascii="Cambria" w:hAnsi="Cambria"/>
                <w:color w:val="808080" w:themeColor="background1" w:themeShade="80"/>
                <w:sz w:val="20"/>
                <w:szCs w:val="20"/>
              </w:rPr>
            </w:pPr>
          </w:p>
          <w:p w14:paraId="3F15AD04" w14:textId="77777777" w:rsidR="008F3BF1" w:rsidRPr="00FF5C01" w:rsidRDefault="008F3BF1" w:rsidP="008F3BF1">
            <w:pPr>
              <w:pStyle w:val="NoSpacing"/>
              <w:rPr>
                <w:rFonts w:ascii="Cambria" w:hAnsi="Cambria"/>
                <w:color w:val="808080" w:themeColor="background1" w:themeShade="80"/>
                <w:sz w:val="20"/>
                <w:szCs w:val="20"/>
              </w:rPr>
            </w:pPr>
          </w:p>
          <w:p w14:paraId="3D9B3E81"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07B9C2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C6FB6E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4C7ABC1" w14:textId="77777777" w:rsidR="008F3BF1" w:rsidRPr="00FF5C01" w:rsidRDefault="008F3BF1" w:rsidP="008F3BF1">
            <w:pPr>
              <w:pStyle w:val="NoSpacing"/>
              <w:rPr>
                <w:rFonts w:ascii="Cambria" w:hAnsi="Cambria"/>
                <w:sz w:val="20"/>
                <w:szCs w:val="20"/>
              </w:rPr>
            </w:pPr>
          </w:p>
          <w:p w14:paraId="5B14F908"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09744AB6" w14:textId="77777777" w:rsidTr="008F3BF1">
        <w:trPr>
          <w:trHeight w:val="178"/>
        </w:trPr>
        <w:tc>
          <w:tcPr>
            <w:tcW w:w="14134" w:type="dxa"/>
            <w:gridSpan w:val="6"/>
            <w:tcBorders>
              <w:top w:val="single" w:sz="18" w:space="0" w:color="auto"/>
              <w:bottom w:val="nil"/>
            </w:tcBorders>
            <w:tcMar>
              <w:top w:w="100" w:type="dxa"/>
              <w:left w:w="100" w:type="dxa"/>
              <w:bottom w:w="100" w:type="dxa"/>
              <w:right w:w="100" w:type="dxa"/>
            </w:tcMar>
          </w:tcPr>
          <w:p w14:paraId="4E074F26" w14:textId="77777777" w:rsidR="008F3BF1" w:rsidRPr="00FF5C01" w:rsidRDefault="008F3BF1" w:rsidP="008F3BF1">
            <w:pPr>
              <w:spacing w:line="240" w:lineRule="auto"/>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B415C4E" w14:textId="77777777" w:rsidR="00187264" w:rsidRDefault="00187264" w:rsidP="006C3F2D"/>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CF38D9" w:rsidRPr="00EC0DAE" w:rsidRDefault="00CF38D9" w:rsidP="00187264">
                            <w:pPr>
                              <w:pStyle w:val="NoSpacing"/>
                            </w:pPr>
                            <w:r w:rsidRPr="00EC0DAE">
                              <w:rPr>
                                <w:b/>
                                <w:bCs/>
                              </w:rPr>
                              <w:t xml:space="preserve">Figure </w:t>
                            </w:r>
                            <w:r w:rsidR="002C1AB9">
                              <w:rPr>
                                <w:b/>
                                <w:bCs/>
                              </w:rPr>
                              <w:t>1</w:t>
                            </w:r>
                            <w:r w:rsidR="002C1AB9">
                              <w:t xml:space="preserve"> a) Mean woody cover use by impala, </w:t>
                            </w:r>
                            <w:proofErr w:type="spellStart"/>
                            <w:r w:rsidR="002C1AB9">
                              <w:t>dikdik</w:t>
                            </w:r>
                            <w:proofErr w:type="spellEnd"/>
                            <w:r w:rsidR="002C1AB9">
                              <w:t xml:space="preserve"> and wild dogs across time periods. Bars represent standard deviation. b) Mean wild dog distance to glades, in km, </w:t>
                            </w:r>
                            <w:r w:rsidR="002C1AB9">
                              <w:t xml:space="preserve">across </w:t>
                            </w:r>
                            <w:r w:rsidR="002C1AB9">
                              <w:t xml:space="preserve">time periods. </w:t>
                            </w:r>
                            <w:r w:rsidR="002C1AB9">
                              <w:t>Bars represent standard deviation.</w:t>
                            </w:r>
                            <w:r w:rsidR="002C1AB9">
                              <w:t xml:space="preserve"> c) Probability of glade use by impala and </w:t>
                            </w:r>
                            <w:proofErr w:type="spellStart"/>
                            <w:r w:rsidR="002C1AB9">
                              <w:t>dikdik</w:t>
                            </w:r>
                            <w:proofErr w:type="spellEnd"/>
                            <w:r w:rsidR="002C1AB9">
                              <w:t xml:space="preserve"> across time periods. d) </w:t>
                            </w:r>
                            <w:r w:rsidR="002C1AB9">
                              <w:t xml:space="preserve">Duration of African wild dog </w:t>
                            </w:r>
                            <w:r w:rsidR="002C1AB9">
                              <w:t xml:space="preserve">morning and evening </w:t>
                            </w:r>
                            <w:r w:rsidR="002C1AB9">
                              <w:t>hunts</w:t>
                            </w:r>
                            <w:r w:rsidR="002C1AB9">
                              <w:t xml:space="preserve"> at different </w:t>
                            </w:r>
                            <w:r w:rsidR="004524F8">
                              <w:t xml:space="preserve">daily maximum </w:t>
                            </w:r>
                            <w:r w:rsidR="002C1AB9">
                              <w:t>temperatures</w:t>
                            </w:r>
                            <w:r w:rsidR="004524F8">
                              <w:t xml:space="preserve"> (</w:t>
                            </w:r>
                            <w:r w:rsidR="004524F8">
                              <w:rPr>
                                <w:rFonts w:ascii="Malgun Gothic" w:eastAsia="Malgun Gothic" w:hAnsi="Malgun Gothic" w:hint="eastAsia"/>
                              </w:rPr>
                              <w:t>°</w:t>
                            </w:r>
                            <w:r w:rsidR="004524F8">
                              <w:t>C)</w:t>
                            </w:r>
                            <w:r w:rsidR="002C1AB9">
                              <w:t xml:space="preserve">. Points represent the means, lines indicate the conditional mean, and shaded areas represent the 95% confidence interval. e) Probability of the presence of impala in wild dog scat at different </w:t>
                            </w:r>
                            <w:r w:rsidR="004524F8">
                              <w:t xml:space="preserve">daily maximum </w:t>
                            </w:r>
                            <w:r w:rsidR="002C1AB9">
                              <w:t>temperatures</w:t>
                            </w:r>
                            <w:r w:rsidR="004524F8">
                              <w:t xml:space="preserve"> </w:t>
                            </w:r>
                            <w:r w:rsidR="004524F8">
                              <w:t>(</w:t>
                            </w:r>
                            <w:r w:rsidR="004524F8">
                              <w:rPr>
                                <w:rFonts w:ascii="Malgun Gothic" w:eastAsia="Malgun Gothic" w:hAnsi="Malgun Gothic" w:hint="eastAsia"/>
                              </w:rPr>
                              <w:t>°</w:t>
                            </w:r>
                            <w:r w:rsidR="004524F8">
                              <w:t>C)</w:t>
                            </w:r>
                            <w:r w:rsidR="002C1AB9">
                              <w:t xml:space="preserve">. The line represents </w:t>
                            </w:r>
                            <w:r w:rsidR="002C1AB9">
                              <w:t>the conditional mean, and shaded areas represent</w:t>
                            </w:r>
                            <w:r w:rsidR="002C1AB9">
                              <w:t xml:space="preserve"> </w:t>
                            </w:r>
                            <w:r w:rsidR="002C1AB9">
                              <w:t>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CF38D9" w:rsidRPr="00EC0DAE" w:rsidRDefault="00CF38D9" w:rsidP="00187264">
                      <w:pPr>
                        <w:pStyle w:val="NoSpacing"/>
                      </w:pPr>
                      <w:r w:rsidRPr="00EC0DAE">
                        <w:rPr>
                          <w:b/>
                          <w:bCs/>
                        </w:rPr>
                        <w:t xml:space="preserve">Figure </w:t>
                      </w:r>
                      <w:r w:rsidR="002C1AB9">
                        <w:rPr>
                          <w:b/>
                          <w:bCs/>
                        </w:rPr>
                        <w:t>1</w:t>
                      </w:r>
                      <w:r w:rsidR="002C1AB9">
                        <w:t xml:space="preserve"> a) Mean woody cover use by impala, </w:t>
                      </w:r>
                      <w:proofErr w:type="spellStart"/>
                      <w:r w:rsidR="002C1AB9">
                        <w:t>dikdik</w:t>
                      </w:r>
                      <w:proofErr w:type="spellEnd"/>
                      <w:r w:rsidR="002C1AB9">
                        <w:t xml:space="preserve"> and wild dogs across time periods. Bars represent standard deviation. b) Mean wild dog distance to glades, in km, </w:t>
                      </w:r>
                      <w:r w:rsidR="002C1AB9">
                        <w:t xml:space="preserve">across </w:t>
                      </w:r>
                      <w:r w:rsidR="002C1AB9">
                        <w:t xml:space="preserve">time periods. </w:t>
                      </w:r>
                      <w:r w:rsidR="002C1AB9">
                        <w:t>Bars represent standard deviation.</w:t>
                      </w:r>
                      <w:r w:rsidR="002C1AB9">
                        <w:t xml:space="preserve"> c) Probability of glade use by impala and </w:t>
                      </w:r>
                      <w:proofErr w:type="spellStart"/>
                      <w:r w:rsidR="002C1AB9">
                        <w:t>dikdik</w:t>
                      </w:r>
                      <w:proofErr w:type="spellEnd"/>
                      <w:r w:rsidR="002C1AB9">
                        <w:t xml:space="preserve"> across time periods. d) </w:t>
                      </w:r>
                      <w:r w:rsidR="002C1AB9">
                        <w:t xml:space="preserve">Duration of African wild dog </w:t>
                      </w:r>
                      <w:r w:rsidR="002C1AB9">
                        <w:t xml:space="preserve">morning and evening </w:t>
                      </w:r>
                      <w:r w:rsidR="002C1AB9">
                        <w:t>hunts</w:t>
                      </w:r>
                      <w:r w:rsidR="002C1AB9">
                        <w:t xml:space="preserve"> at different </w:t>
                      </w:r>
                      <w:r w:rsidR="004524F8">
                        <w:t xml:space="preserve">daily maximum </w:t>
                      </w:r>
                      <w:r w:rsidR="002C1AB9">
                        <w:t>temperatures</w:t>
                      </w:r>
                      <w:r w:rsidR="004524F8">
                        <w:t xml:space="preserve"> (</w:t>
                      </w:r>
                      <w:r w:rsidR="004524F8">
                        <w:rPr>
                          <w:rFonts w:ascii="Malgun Gothic" w:eastAsia="Malgun Gothic" w:hAnsi="Malgun Gothic" w:hint="eastAsia"/>
                        </w:rPr>
                        <w:t>°</w:t>
                      </w:r>
                      <w:r w:rsidR="004524F8">
                        <w:t>C)</w:t>
                      </w:r>
                      <w:r w:rsidR="002C1AB9">
                        <w:t xml:space="preserve">. Points represent the means, lines indicate the conditional mean, and shaded areas represent the 95% confidence interval. e) Probability of the presence of impala in wild dog scat at different </w:t>
                      </w:r>
                      <w:r w:rsidR="004524F8">
                        <w:t xml:space="preserve">daily maximum </w:t>
                      </w:r>
                      <w:r w:rsidR="002C1AB9">
                        <w:t>temperatures</w:t>
                      </w:r>
                      <w:r w:rsidR="004524F8">
                        <w:t xml:space="preserve"> </w:t>
                      </w:r>
                      <w:r w:rsidR="004524F8">
                        <w:t>(</w:t>
                      </w:r>
                      <w:r w:rsidR="004524F8">
                        <w:rPr>
                          <w:rFonts w:ascii="Malgun Gothic" w:eastAsia="Malgun Gothic" w:hAnsi="Malgun Gothic" w:hint="eastAsia"/>
                        </w:rPr>
                        <w:t>°</w:t>
                      </w:r>
                      <w:r w:rsidR="004524F8">
                        <w:t>C)</w:t>
                      </w:r>
                      <w:r w:rsidR="002C1AB9">
                        <w:t xml:space="preserve">. The line represents </w:t>
                      </w:r>
                      <w:r w:rsidR="002C1AB9">
                        <w:t>the conditional mean, and shaded areas represent</w:t>
                      </w:r>
                      <w:r w:rsidR="002C1AB9">
                        <w:t xml:space="preserve"> </w:t>
                      </w:r>
                      <w:r w:rsidR="002C1AB9">
                        <w:t>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406FCB99" w:rsidR="00CF38D9" w:rsidRDefault="00CF38D9">
      <w:pPr>
        <w:spacing w:line="240" w:lineRule="auto"/>
        <w:ind w:firstLine="0"/>
        <w:rPr>
          <w:b/>
          <w:sz w:val="44"/>
          <w:szCs w:val="44"/>
        </w:rPr>
      </w:pPr>
    </w:p>
    <w:p w14:paraId="7C3D7371" w14:textId="0B61E9F9" w:rsidR="00CF38D9" w:rsidRDefault="00E8108B">
      <w:pPr>
        <w:spacing w:line="240" w:lineRule="auto"/>
        <w:ind w:firstLine="0"/>
        <w:rPr>
          <w:b/>
          <w:sz w:val="44"/>
          <w:szCs w:val="44"/>
        </w:rPr>
      </w:pPr>
      <w:r>
        <w:rPr>
          <w:b/>
          <w:noProof/>
          <w:sz w:val="44"/>
          <w:szCs w:val="44"/>
          <w:lang w:eastAsia="en-GB"/>
        </w:rPr>
        <w:lastRenderedPageBreak/>
        <w:drawing>
          <wp:inline distT="0" distB="0" distL="0" distR="0" wp14:anchorId="035E181A" wp14:editId="515F82BD">
            <wp:extent cx="5727700" cy="3947469"/>
            <wp:effectExtent l="0" t="0" r="6350" b="0"/>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947469"/>
                    </a:xfrm>
                    <a:prstGeom prst="rect">
                      <a:avLst/>
                    </a:prstGeom>
                    <a:noFill/>
                    <a:ln>
                      <a:noFill/>
                    </a:ln>
                  </pic:spPr>
                </pic:pic>
              </a:graphicData>
            </a:graphic>
          </wp:inline>
        </w:drawing>
      </w:r>
    </w:p>
    <w:p w14:paraId="53356F58" w14:textId="61112161" w:rsidR="008A289A" w:rsidRDefault="00187264">
      <w:pPr>
        <w:spacing w:line="240" w:lineRule="auto"/>
        <w:ind w:firstLine="0"/>
        <w:rPr>
          <w:b/>
          <w:sz w:val="44"/>
          <w:szCs w:val="44"/>
        </w:rPr>
      </w:pPr>
      <w:r>
        <w:rPr>
          <w:b/>
          <w:sz w:val="44"/>
          <w:szCs w:val="44"/>
        </w:rPr>
        <w:br w:type="page"/>
      </w:r>
      <w:bookmarkStart w:id="0" w:name="_GoBack"/>
      <w:bookmarkEnd w:id="0"/>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CF38D9" w:rsidRPr="00FE2BE1" w:rsidRDefault="00CF38D9"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CF38D9" w:rsidRPr="00FE2BE1" w:rsidRDefault="00CF38D9"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29"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0"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CF38D9" w:rsidRPr="00FE2BE1" w:rsidRDefault="00CF38D9"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CF38D9" w:rsidRPr="00FE2BE1" w:rsidRDefault="00CF38D9"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CF38D9" w:rsidRPr="00FE2BE1" w:rsidRDefault="00CF38D9"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CF38D9" w:rsidRPr="00FE2BE1" w:rsidRDefault="00CF38D9"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Figure S</w:t>
      </w:r>
      <w:r>
        <w:rPr>
          <w:b/>
          <w:bCs/>
        </w:rPr>
        <w:t xml:space="preserve">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Figure S</w:t>
      </w:r>
      <w:r>
        <w:rPr>
          <w:b/>
          <w:bCs/>
        </w:rPr>
        <w:t xml:space="preserve">3 </w:t>
      </w:r>
      <w:r>
        <w:t>Percentage of hunts and total activity which fall in Morning, Midday, Evening and Night periods</w:t>
      </w:r>
      <w:r>
        <w:t>,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BC7D60" w14:textId="77777777" w:rsidR="00797874" w:rsidRDefault="00797874" w:rsidP="007C2A70">
      <w:r>
        <w:separator/>
      </w:r>
    </w:p>
  </w:endnote>
  <w:endnote w:type="continuationSeparator" w:id="0">
    <w:p w14:paraId="62EE6722" w14:textId="77777777" w:rsidR="00797874" w:rsidRDefault="00797874"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CF38D9" w:rsidRDefault="00CF38D9"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CF38D9" w:rsidRDefault="00CF38D9"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CF38D9" w:rsidRPr="00C90548" w:rsidRDefault="00CF38D9"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E8108B">
          <w:rPr>
            <w:rStyle w:val="PageNumber"/>
            <w:rFonts w:ascii="Cambria" w:hAnsi="Cambria"/>
            <w:noProof/>
            <w:sz w:val="24"/>
            <w:szCs w:val="24"/>
          </w:rPr>
          <w:t>30</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CF38D9" w:rsidRPr="00670977" w:rsidRDefault="00CF38D9"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CF38D9" w:rsidRDefault="00CF38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9C5C8" w14:textId="77777777" w:rsidR="00797874" w:rsidRDefault="00797874" w:rsidP="007C2A70">
      <w:r>
        <w:separator/>
      </w:r>
    </w:p>
  </w:footnote>
  <w:footnote w:type="continuationSeparator" w:id="0">
    <w:p w14:paraId="56B995B9" w14:textId="77777777" w:rsidR="00797874" w:rsidRDefault="00797874"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CF38D9" w:rsidRDefault="00CF38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CF38D9" w:rsidRDefault="00CF38D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CF38D9" w:rsidRDefault="00CF38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1BB8"/>
    <w:rsid w:val="00CA24A3"/>
    <w:rsid w:val="00CA24CA"/>
    <w:rsid w:val="00CA2D5D"/>
    <w:rsid w:val="00CB0BAC"/>
    <w:rsid w:val="00CB0C0D"/>
    <w:rsid w:val="00CB4678"/>
    <w:rsid w:val="00CE607C"/>
    <w:rsid w:val="00CE692A"/>
    <w:rsid w:val="00CE7A1F"/>
    <w:rsid w:val="00CF38D9"/>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608CE"/>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108B"/>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00AB9-B339-48EE-B00A-64DE06618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6</TotalTime>
  <Pages>40</Pages>
  <Words>19656</Words>
  <Characters>11204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1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9</cp:revision>
  <dcterms:created xsi:type="dcterms:W3CDTF">2019-11-21T15:19:00Z</dcterms:created>
  <dcterms:modified xsi:type="dcterms:W3CDTF">2019-11-2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